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FF76BB" w:rsidP="00FF76BB">
      <w:r>
        <w:t xml:space="preserve">Marsupial brain evolution: </w:t>
      </w:r>
      <w:r w:rsidR="00073875">
        <w:t xml:space="preserve">using Bayesian comparative framework for </w:t>
      </w:r>
      <w:r>
        <w:t>testing hypothesis of brain size variation</w:t>
      </w:r>
    </w:p>
    <w:p w:rsidR="00FF76BB" w:rsidRDefault="00FF76BB" w:rsidP="00FF76BB">
      <w:proofErr w:type="spellStart"/>
      <w:r>
        <w:t>Orlin</w:t>
      </w:r>
      <w:proofErr w:type="spellEnd"/>
      <w:r>
        <w:t xml:space="preserve"> S. </w:t>
      </w:r>
      <w:proofErr w:type="spellStart"/>
      <w:r>
        <w:t>Todorov</w:t>
      </w:r>
      <w:proofErr w:type="spellEnd"/>
      <w:r>
        <w:t xml:space="preserve">, Simone </w:t>
      </w:r>
      <w:proofErr w:type="spellStart"/>
      <w:r>
        <w:t>Blomberg</w:t>
      </w:r>
      <w:proofErr w:type="spellEnd"/>
      <w:r>
        <w:t xml:space="preserve">, Vera </w:t>
      </w:r>
      <w:proofErr w:type="spellStart"/>
      <w:r>
        <w:t>Weisbecker</w:t>
      </w:r>
      <w:proofErr w:type="spellEnd"/>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w:t>
      </w:r>
      <w:proofErr w:type="spellStart"/>
      <w:r>
        <w:t>ecospaces</w:t>
      </w:r>
      <w:proofErr w:type="spellEnd"/>
      <w:r>
        <w:t xml:space="preserve">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w:t>
      </w:r>
      <w:proofErr w:type="spellStart"/>
      <w:r>
        <w:t>Gondwana</w:t>
      </w:r>
      <w:proofErr w:type="spellEnd"/>
      <w:r>
        <w:t xml:space="preserve"> and for NG because of the invasion from Australia; </w:t>
      </w:r>
      <w:proofErr w:type="gramStart"/>
      <w:r>
        <w:t>We</w:t>
      </w:r>
      <w:proofErr w:type="gramEnd"/>
      <w:r>
        <w:t xml:space="preserve"> would not expect this because crown marsupials have been in S. Am. Since the </w:t>
      </w:r>
      <w:proofErr w:type="gramStart"/>
      <w:r>
        <w:t>isthmus of panama</w:t>
      </w:r>
      <w:proofErr w:type="gramEnd"/>
      <w:r>
        <w:t xml:space="preserve">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w:t>
      </w:r>
      <w:proofErr w:type="spellStart"/>
      <w:r>
        <w:t>placentals</w:t>
      </w:r>
      <w:proofErr w:type="spellEnd"/>
      <w:r>
        <w:t>? Cognitive buffer?</w:t>
      </w:r>
    </w:p>
    <w:p w:rsidR="006939BD" w:rsidRDefault="006939BD" w:rsidP="00A45976">
      <w:pPr>
        <w:spacing w:line="360" w:lineRule="auto"/>
        <w:ind w:left="360"/>
      </w:pPr>
    </w:p>
    <w:p w:rsidR="00D32CA6" w:rsidRPr="00FC78A9" w:rsidRDefault="00D32CA6" w:rsidP="00A45976">
      <w:pPr>
        <w:pStyle w:val="ListParagraph"/>
        <w:numPr>
          <w:ilvl w:val="0"/>
          <w:numId w:val="4"/>
        </w:numPr>
        <w:spacing w:line="360" w:lineRule="auto"/>
      </w:pPr>
      <w:r w:rsidRPr="00FC78A9">
        <w:t>Show ANC on residuals (vs absolute?)</w:t>
      </w:r>
    </w:p>
    <w:p w:rsidR="00D32CA6" w:rsidRPr="00FC78A9" w:rsidRDefault="00D32CA6" w:rsidP="00A45976">
      <w:pPr>
        <w:pStyle w:val="ListParagraph"/>
        <w:numPr>
          <w:ilvl w:val="0"/>
          <w:numId w:val="4"/>
        </w:numPr>
        <w:spacing w:line="360" w:lineRule="auto"/>
      </w:pPr>
      <w:r w:rsidRPr="00FC78A9">
        <w:lastRenderedPageBreak/>
        <w:t>Show convergent clades and mention similar adaptive regimes</w:t>
      </w:r>
    </w:p>
    <w:p w:rsidR="005D7807" w:rsidRDefault="005D7807" w:rsidP="00A45976">
      <w:pPr>
        <w:pStyle w:val="ListParagraph"/>
        <w:numPr>
          <w:ilvl w:val="0"/>
          <w:numId w:val="4"/>
        </w:numPr>
        <w:spacing w:line="360" w:lineRule="auto"/>
      </w:pPr>
      <w:r w:rsidRPr="00FC78A9">
        <w:t xml:space="preserve">Report all </w:t>
      </w:r>
      <w:proofErr w:type="spellStart"/>
      <w:r w:rsidR="00D32CA6">
        <w:t>MCMCglmm</w:t>
      </w:r>
      <w:proofErr w:type="spellEnd"/>
      <w:r w:rsidRPr="00FC78A9">
        <w:t xml:space="preserve"> models</w:t>
      </w:r>
      <w:r w:rsidR="00D32CA6">
        <w:t xml:space="preserve"> on the multiple imputation</w:t>
      </w:r>
      <w:r w:rsidRPr="00FC78A9">
        <w:t xml:space="preserve"> with graphs</w:t>
      </w:r>
    </w:p>
    <w:p w:rsidR="00364D85" w:rsidRDefault="00364D85" w:rsidP="00A45976">
      <w:pPr>
        <w:pStyle w:val="Heading2"/>
        <w:spacing w:line="360" w:lineRule="auto"/>
      </w:pPr>
      <w:proofErr w:type="spellStart"/>
      <w:r>
        <w:t>MCMCglmm</w:t>
      </w:r>
      <w:proofErr w:type="spellEnd"/>
      <w:r>
        <w:t xml:space="preserve">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 xml:space="preserve">Predictors in this model included activity period, shelter safety, </w:t>
      </w:r>
      <w:proofErr w:type="spellStart"/>
      <w:r>
        <w:t>arboreality</w:t>
      </w:r>
      <w:proofErr w:type="spellEnd"/>
      <w:r>
        <w:t>,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 effect on brain size.</w:t>
      </w:r>
    </w:p>
    <w:p w:rsidR="009B246D" w:rsidRDefault="009B246D" w:rsidP="00A45976">
      <w:pPr>
        <w:pStyle w:val="Heading3"/>
        <w:spacing w:line="360" w:lineRule="auto"/>
      </w:pPr>
      <w:r>
        <w:t>Metabolic model</w:t>
      </w:r>
    </w:p>
    <w:p w:rsidR="009B246D" w:rsidRDefault="009B246D" w:rsidP="00A45976">
      <w:pPr>
        <w:spacing w:line="360" w:lineRule="auto"/>
      </w:pPr>
      <w:r>
        <w:t xml:space="preserve">The model revealed no effect of field metabolic rate on brain size, including no interaction between body </w:t>
      </w:r>
      <w:proofErr w:type="gramStart"/>
      <w:r>
        <w:t>size</w:t>
      </w:r>
      <w:proofErr w:type="gramEnd"/>
      <w:r>
        <w:t xml:space="preserve"> an metabolic rate.</w:t>
      </w:r>
    </w:p>
    <w:p w:rsidR="009B246D" w:rsidRDefault="009B246D" w:rsidP="00A45976">
      <w:pPr>
        <w:pStyle w:val="Heading3"/>
        <w:spacing w:line="360" w:lineRule="auto"/>
      </w:pPr>
      <w:r>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y behaviour compared to smaller brained species. The interaction between body size and play behaviour also did not reveal any noticeable effect of brain size.</w:t>
      </w:r>
    </w:p>
    <w:p w:rsidR="009B246D" w:rsidRDefault="009B246D" w:rsidP="00A45976">
      <w:pPr>
        <w:pStyle w:val="Heading3"/>
        <w:spacing w:line="360" w:lineRule="auto"/>
      </w:pPr>
      <w:r>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 limited </w:t>
      </w:r>
      <w:r>
        <w:rPr>
          <w:rFonts w:cs="Times New Roman"/>
          <w:szCs w:val="24"/>
        </w:rPr>
        <w:t>habitats</w:t>
      </w:r>
      <w:r w:rsidR="009B246D">
        <w:t xml:space="preserve"> were shown to have larger brains, especially the ones with larger body sizes (</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lastRenderedPageBreak/>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despite the latter effect not being specially pronounced.</w:t>
      </w:r>
    </w:p>
    <w:p w:rsidR="005D7807" w:rsidRDefault="005D7807" w:rsidP="00A45976">
      <w:pPr>
        <w:pStyle w:val="ListParagraph"/>
        <w:numPr>
          <w:ilvl w:val="0"/>
          <w:numId w:val="4"/>
        </w:numPr>
        <w:spacing w:line="360" w:lineRule="auto"/>
      </w:pPr>
      <w:r w:rsidRPr="00FC78A9">
        <w:t>Test causal models with graphs</w:t>
      </w:r>
    </w:p>
    <w:p w:rsidR="00552D5F" w:rsidRPr="00FC78A9" w:rsidRDefault="00552D5F" w:rsidP="00A45976">
      <w:pPr>
        <w:pStyle w:val="Heading1"/>
        <w:spacing w:line="360" w:lineRule="auto"/>
      </w:pPr>
      <w:r w:rsidRPr="00FC78A9">
        <w:t>Discussion</w:t>
      </w:r>
    </w:p>
    <w:p w:rsidR="00751A10" w:rsidRPr="00FC78A9" w:rsidRDefault="00751A10" w:rsidP="00A45976">
      <w:pPr>
        <w:pStyle w:val="ListParagraph"/>
        <w:numPr>
          <w:ilvl w:val="0"/>
          <w:numId w:val="5"/>
        </w:numPr>
        <w:spacing w:line="360" w:lineRule="auto"/>
      </w:pPr>
      <w:r w:rsidRPr="00FC78A9">
        <w:t>Red line about ECV vs real data</w:t>
      </w:r>
    </w:p>
    <w:p w:rsidR="005D7807" w:rsidRPr="00FC78A9" w:rsidRDefault="005D7807" w:rsidP="00A45976">
      <w:pPr>
        <w:pStyle w:val="ListParagraph"/>
        <w:numPr>
          <w:ilvl w:val="0"/>
          <w:numId w:val="5"/>
        </w:numPr>
        <w:spacing w:line="360" w:lineRule="auto"/>
      </w:pPr>
      <w:r w:rsidRPr="00FC78A9">
        <w:t xml:space="preserve">Imputation as a useful tool and extending the </w:t>
      </w:r>
      <w:proofErr w:type="spellStart"/>
      <w:r w:rsidRPr="00FC78A9">
        <w:t>phylo</w:t>
      </w:r>
      <w:proofErr w:type="spellEnd"/>
      <w:r w:rsidRPr="00FC78A9">
        <w:t>-part of MICE</w:t>
      </w:r>
    </w:p>
    <w:p w:rsidR="005D7807" w:rsidRPr="00FC78A9" w:rsidRDefault="005D7807" w:rsidP="00A45976">
      <w:pPr>
        <w:pStyle w:val="ListParagraph"/>
        <w:numPr>
          <w:ilvl w:val="0"/>
          <w:numId w:val="5"/>
        </w:numPr>
        <w:spacing w:line="360" w:lineRule="auto"/>
      </w:pPr>
      <w:r w:rsidRPr="00FC78A9">
        <w:t>ANC and further explorations after incorporating fossil data</w:t>
      </w:r>
    </w:p>
    <w:p w:rsidR="005D7807" w:rsidRPr="00FC78A9" w:rsidRDefault="005D7807" w:rsidP="00A45976">
      <w:pPr>
        <w:pStyle w:val="ListParagraph"/>
        <w:numPr>
          <w:ilvl w:val="0"/>
          <w:numId w:val="5"/>
        </w:numPr>
        <w:spacing w:line="360" w:lineRule="auto"/>
      </w:pPr>
      <w:r w:rsidRPr="00FC78A9">
        <w:t>Discuss convergence and the further directions using this method in brain evolution studies (maybe shape too?)</w:t>
      </w:r>
    </w:p>
    <w:p w:rsidR="005D7807" w:rsidRPr="00FC78A9" w:rsidRDefault="005D7807" w:rsidP="00A45976">
      <w:pPr>
        <w:pStyle w:val="ListParagraph"/>
        <w:numPr>
          <w:ilvl w:val="0"/>
          <w:numId w:val="5"/>
        </w:numPr>
        <w:spacing w:line="360" w:lineRule="auto"/>
      </w:pPr>
      <w:r w:rsidRPr="00FC78A9">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5D7807" w:rsidRPr="00FC78A9" w:rsidRDefault="005D7807" w:rsidP="00A45976">
      <w:pPr>
        <w:pStyle w:val="ListParagraph"/>
        <w:numPr>
          <w:ilvl w:val="0"/>
          <w:numId w:val="5"/>
        </w:numPr>
        <w:spacing w:line="360" w:lineRule="auto"/>
      </w:pPr>
      <w:r w:rsidRPr="00FC78A9">
        <w:t xml:space="preserve">Discuss </w:t>
      </w:r>
      <w:r w:rsidR="00751A10" w:rsidRPr="00FC78A9">
        <w:t>possible causality and further direction in that aspect</w:t>
      </w:r>
    </w:p>
    <w:p w:rsidR="005D7807" w:rsidRPr="00FC78A9" w:rsidRDefault="005D7807" w:rsidP="00A45976">
      <w:pPr>
        <w:spacing w:line="360" w:lineRule="auto"/>
      </w:pPr>
    </w:p>
    <w:p w:rsidR="00390AA5" w:rsidRDefault="00390AA5" w:rsidP="00A45976">
      <w:pPr>
        <w:spacing w:line="360" w:lineRule="auto"/>
      </w:pP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w:t>
      </w:r>
      <w:proofErr w:type="spellStart"/>
      <w:r>
        <w:t>phytools</w:t>
      </w:r>
      <w:proofErr w:type="spellEnd"/>
      <w:r>
        <w:t xml:space="preserve">, caper, </w:t>
      </w:r>
      <w:proofErr w:type="spellStart"/>
      <w:r>
        <w:t>MCMglmm</w:t>
      </w:r>
      <w:proofErr w:type="spellEnd"/>
      <w:r>
        <w:t xml:space="preserve">, </w:t>
      </w:r>
      <w:proofErr w:type="spellStart"/>
      <w:r>
        <w:t>mulTree</w:t>
      </w:r>
      <w:proofErr w:type="spellEnd"/>
      <w:r>
        <w:t xml:space="preserve">, mice, </w:t>
      </w:r>
      <w:proofErr w:type="spellStart"/>
      <w:r>
        <w:t>phylomice</w:t>
      </w:r>
      <w:proofErr w:type="spellEnd"/>
      <w:r>
        <w:t xml:space="preserve">, </w:t>
      </w:r>
      <w:proofErr w:type="spellStart"/>
      <w:r>
        <w:t>geiger</w:t>
      </w:r>
      <w:proofErr w:type="spellEnd"/>
      <w:r>
        <w:t xml:space="preserve">, </w:t>
      </w:r>
      <w:proofErr w:type="spellStart"/>
      <w:r>
        <w:t>MuMIn</w:t>
      </w:r>
      <w:proofErr w:type="spellEnd"/>
      <w:r>
        <w:t xml:space="preserve">, SURFACE. For plotting we use ggplot2 and </w:t>
      </w:r>
      <w:proofErr w:type="spellStart"/>
      <w:r w:rsidRPr="00C1226F">
        <w:t>hdrcde</w:t>
      </w:r>
      <w:proofErr w:type="spellEnd"/>
      <w:r>
        <w:t>.</w:t>
      </w:r>
    </w:p>
    <w:p w:rsidR="009D6717" w:rsidRDefault="009D6717" w:rsidP="00A45976">
      <w:pPr>
        <w:pStyle w:val="Heading2"/>
        <w:spacing w:line="360" w:lineRule="auto"/>
      </w:pPr>
      <w:r>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p>
    <w:p w:rsidR="0034657E" w:rsidRDefault="0034657E" w:rsidP="00A45976">
      <w:pPr>
        <w:spacing w:line="360" w:lineRule="auto"/>
      </w:pPr>
      <w:r>
        <w:lastRenderedPageBreak/>
        <w:t>B</w:t>
      </w:r>
      <w:r w:rsidR="009D6717">
        <w:t>rain</w:t>
      </w:r>
      <w:r>
        <w:t xml:space="preserve"> size</w:t>
      </w:r>
      <w:r w:rsidR="009D6717">
        <w:t>, body</w:t>
      </w:r>
      <w:r>
        <w:t xml:space="preserve"> size</w:t>
      </w:r>
      <w:r w:rsidR="009D6717">
        <w:t>, origin and activity cycle ha</w:t>
      </w:r>
      <w:r w:rsidR="00FF76BB">
        <w:t>ve</w:t>
      </w:r>
      <w:r w:rsidR="009D6717">
        <w:t xml:space="preserve"> no missing values, while the rest ha</w:t>
      </w:r>
      <w:r w:rsidR="00FF76BB">
        <w:t>s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volume </w:t>
      </w:r>
      <w:r w:rsidR="00FF76BB">
        <w:t>is</w:t>
      </w:r>
      <w:r w:rsidR="009D6717">
        <w:t xml:space="preserve"> used as an estimate for brain</w:t>
      </w:r>
      <w:r>
        <w:t xml:space="preserve"> size</w:t>
      </w:r>
      <w:r w:rsidR="009D6717">
        <w:t>. Data on brain volumes w</w:t>
      </w:r>
      <w:r>
        <w:t>ere</w:t>
      </w:r>
      <w:r w:rsidR="009D6717">
        <w:t xml:space="preserve"> derived from measurements of </w:t>
      </w:r>
      <w:proofErr w:type="spellStart"/>
      <w:r w:rsidR="009D6717">
        <w:t>endocranial</w:t>
      </w:r>
      <w:proofErr w:type="spellEnd"/>
      <w:r w:rsidR="009D6717">
        <w:t xml:space="preserve"> volumes</w:t>
      </w:r>
      <w:r>
        <w:t xml:space="preserve"> (ECV)</w:t>
      </w:r>
      <w:r w:rsidR="009D6717">
        <w:t xml:space="preserve"> and w</w:t>
      </w:r>
      <w:r>
        <w:t>ere</w:t>
      </w:r>
      <w:r w:rsidR="009D6717">
        <w:t xml:space="preserve"> obtained from several different sources </w:t>
      </w:r>
      <w:r w:rsidR="009D6717">
        <w:fldChar w:fldCharType="begin" w:fldLock="1"/>
      </w:r>
      <w:r w:rsidR="009D6717">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operties":{"noteIndex":0},"schema":"https://github.com/citation-style-language/schema/raw/master/csl-citation.json"}</w:instrText>
      </w:r>
      <w:r w:rsidR="009D6717">
        <w:fldChar w:fldCharType="separate"/>
      </w:r>
      <w:r w:rsidR="009D6717" w:rsidRPr="009D6717">
        <w:rPr>
          <w:noProof/>
        </w:rPr>
        <w:t>(1)</w:t>
      </w:r>
      <w:r w:rsidR="009D6717">
        <w:fldChar w:fldCharType="end"/>
      </w:r>
      <w:r>
        <w:t xml:space="preserve"> WHO ELSE</w:t>
      </w:r>
      <w:r w:rsidR="009D6717">
        <w:t xml:space="preserve">. While </w:t>
      </w:r>
      <w:proofErr w:type="spellStart"/>
      <w:r w:rsidR="009D6717">
        <w:t>endocranial</w:t>
      </w:r>
      <w:proofErr w:type="spellEnd"/>
      <w:r w:rsidR="009D6717">
        <w:t xml:space="preserve"> volumes are a reliable proxy for brain size, they </w:t>
      </w:r>
      <w:r w:rsidR="000E05A6">
        <w:t>do suffer from certain drawback</w:t>
      </w:r>
      <w:r>
        <w:t>. In marsupials, t</w:t>
      </w:r>
      <w:r w:rsidR="000E05A6">
        <w:t>he koala (</w:t>
      </w:r>
      <w:proofErr w:type="spellStart"/>
      <w:r w:rsidR="000E05A6" w:rsidRPr="000E05A6">
        <w:rPr>
          <w:i/>
        </w:rPr>
        <w:t>Phascolarctos</w:t>
      </w:r>
      <w:proofErr w:type="spellEnd"/>
      <w:r w:rsidR="000E05A6" w:rsidRPr="000E05A6">
        <w:rPr>
          <w:i/>
        </w:rPr>
        <w:t xml:space="preserve"> </w:t>
      </w:r>
      <w:proofErr w:type="spellStart"/>
      <w:r w:rsidR="000E05A6" w:rsidRPr="000E05A6">
        <w:rPr>
          <w:i/>
        </w:rPr>
        <w:t>cinereus</w:t>
      </w:r>
      <w:proofErr w:type="spellEnd"/>
      <w:r w:rsidR="000E05A6">
        <w:t>) is a remarkable example for the pitfalls of using it as a direct proxy</w:t>
      </w:r>
      <w:r>
        <w:t xml:space="preserve">. Koala’s </w:t>
      </w:r>
      <w:proofErr w:type="spellStart"/>
      <w:r>
        <w:t>endocranial</w:t>
      </w:r>
      <w:proofErr w:type="spellEnd"/>
      <w:r>
        <w:t xml:space="preserve"> cavity is exceptionally large compared to the brain contained in it, supposedly having thermal regulation functions. Therefore using ECV without correction in these species might lead to the misleading observation that they have very large brains. (HAVE WE CORRECTED FOR THAT???!). To our knowledge, no other species in our dataset has such stark discrepancy between ECV and actual brain size.</w:t>
      </w:r>
    </w:p>
    <w:p w:rsidR="0034657E" w:rsidRDefault="0034657E" w:rsidP="00A45976">
      <w:pPr>
        <w:spacing w:line="360" w:lineRule="auto"/>
      </w:pPr>
      <w:r>
        <w:t>SHALL WE DISCUSS ALL THE OTHER VARIABLES OR LEAVE IT IN THE TABL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t>Phylogeny</w:t>
      </w:r>
    </w:p>
    <w:p w:rsidR="00152BEF" w:rsidRDefault="00152BEF" w:rsidP="00A45976">
      <w:pPr>
        <w:spacing w:line="360" w:lineRule="auto"/>
      </w:pPr>
      <w:r>
        <w:t xml:space="preserve">We included information on phylogenetic non-independence in all our analysis using an </w:t>
      </w:r>
      <w:proofErr w:type="spellStart"/>
      <w:r>
        <w:t>ultrametric</w:t>
      </w:r>
      <w:proofErr w:type="spellEnd"/>
      <w:r>
        <w:t xml:space="preserve"> phylogenetic tree of 176 extant marsupial species obtained from Time Tree (with the one exception of the Thylacine</w:t>
      </w:r>
      <w:r w:rsidR="009D6717">
        <w:t xml:space="preserve"> which is extinct</w:t>
      </w:r>
      <w:r>
        <w:t xml:space="preserve">). The tree had 12 branches with length of 0 (used as means for resolving </w:t>
      </w:r>
      <w:proofErr w:type="spellStart"/>
      <w:r>
        <w:t>politomies</w:t>
      </w:r>
      <w:proofErr w:type="spellEnd"/>
      <w:r>
        <w:t xml:space="preserve">), which due to the requirements of some of the approaches had to be resolved.  We did that by adding 0.01% of the median branch length, and then </w:t>
      </w:r>
      <w:proofErr w:type="spellStart"/>
      <w:r>
        <w:t>ultrametriciz</w:t>
      </w:r>
      <w:r w:rsidR="009D6717">
        <w:t>ed</w:t>
      </w:r>
      <w:proofErr w:type="spellEnd"/>
      <w:r>
        <w:t xml:space="preserve"> the tree again, using the function </w:t>
      </w:r>
      <w:proofErr w:type="spellStart"/>
      <w:r>
        <w:t>force.ultrametric</w:t>
      </w:r>
      <w:proofErr w:type="spellEnd"/>
      <w:r>
        <w:t xml:space="preserve"> from the package </w:t>
      </w:r>
      <w:proofErr w:type="spellStart"/>
      <w:r>
        <w:t>phytools</w:t>
      </w:r>
      <w:proofErr w:type="spellEnd"/>
      <w:r>
        <w:t xml:space="preserve"> </w:t>
      </w:r>
      <w:r>
        <w:fldChar w:fldCharType="begin" w:fldLock="1"/>
      </w:r>
      <w:r w:rsidR="009D6717">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1)"},"properties":{"noteIndex":0},"schema":"https://github.com/citation-style-language/schema/raw/master/csl-citation.json"}</w:instrText>
      </w:r>
      <w:r>
        <w:fldChar w:fldCharType="separate"/>
      </w:r>
      <w:r w:rsidR="009D6717" w:rsidRPr="009D6717">
        <w:rPr>
          <w:noProof/>
        </w:rPr>
        <w:t>(2)</w:t>
      </w:r>
      <w:r>
        <w:fldChar w:fldCharType="end"/>
      </w:r>
      <w:r>
        <w:t>.</w:t>
      </w:r>
    </w:p>
    <w:p w:rsidR="00FA598F" w:rsidRDefault="00FA598F" w:rsidP="00FA598F">
      <w:pPr>
        <w:pStyle w:val="Heading2"/>
      </w:pPr>
      <w:r>
        <w:t>Statistical methods</w:t>
      </w:r>
    </w:p>
    <w:p w:rsidR="00FA598F" w:rsidRDefault="00FA598F" w:rsidP="00FA598F"/>
    <w:p w:rsidR="00FA598F" w:rsidRPr="00FA598F" w:rsidRDefault="00FA598F" w:rsidP="00FA598F">
      <w:r>
        <w:t xml:space="preserve">We use a combination of Bayesian statistical methods combined in a framework for phylogenetically informed comparative analyses. We start off with multiple imputations of missing data resulting in a number of biased estimations based on chained equations (check Multiple Imputations section). We run </w:t>
      </w:r>
      <w:proofErr w:type="spellStart"/>
      <w:r>
        <w:t>MCMCglmm</w:t>
      </w:r>
      <w:proofErr w:type="spellEnd"/>
      <w:r>
        <w:t xml:space="preserve"> on all </w:t>
      </w:r>
      <w:r>
        <w:lastRenderedPageBreak/>
        <w:t>the imputed datasets running on 2 chains. Subsequently, we pool all the solutions from both chains into an ‘average’ model, on which we base our analysis and conclusions. (See framework scheme</w:t>
      </w:r>
      <w:bookmarkStart w:id="0" w:name="_GoBack"/>
      <w:bookmarkEnd w:id="0"/>
      <w:r>
        <w:t>)</w:t>
      </w:r>
    </w:p>
    <w:p w:rsidR="00FA598F" w:rsidRPr="00FA598F" w:rsidRDefault="00FA598F" w:rsidP="00FA598F"/>
    <w:p w:rsidR="00152BEF" w:rsidRDefault="0034657E" w:rsidP="00FA598F">
      <w:pPr>
        <w:pStyle w:val="Heading3"/>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9D6717">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2–4)"},"properties":{"noteIndex":0},"schema":"https://github.com/citation-style-language/schema/raw/master/csl-citation.json"}</w:instrText>
      </w:r>
      <w:r>
        <w:fldChar w:fldCharType="separate"/>
      </w:r>
      <w:r w:rsidR="009D6717" w:rsidRPr="009D6717">
        <w:rPr>
          <w:noProof/>
        </w:rPr>
        <w:t>(3–5)</w:t>
      </w:r>
      <w:r>
        <w:fldChar w:fldCharType="end"/>
      </w:r>
      <w:r>
        <w:t xml:space="preserve"> which has previously been shown to be a better solution to the problem, than omitting missing cases </w:t>
      </w:r>
      <w:r>
        <w:fldChar w:fldCharType="begin" w:fldLock="1"/>
      </w:r>
      <w:r w:rsidR="009D6717">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5)"},"properties":{"noteIndex":0},"schema":"https://github.com/citation-style-language/schema/raw/master/csl-citation.json"}</w:instrText>
      </w:r>
      <w:r>
        <w:fldChar w:fldCharType="separate"/>
      </w:r>
      <w:r w:rsidR="009D6717" w:rsidRPr="009D6717">
        <w:rPr>
          <w:noProof/>
        </w:rPr>
        <w:t>(6)</w:t>
      </w:r>
      <w:r>
        <w:fldChar w:fldCharType="end"/>
      </w:r>
      <w:r>
        <w:t>.</w:t>
      </w:r>
    </w:p>
    <w:p w:rsidR="00152BEF" w:rsidRDefault="00152BEF" w:rsidP="00A45976">
      <w:pPr>
        <w:spacing w:line="360" w:lineRule="auto"/>
      </w:pPr>
      <w:r>
        <w:t xml:space="preserve">For imputation of missing data we used the R package </w:t>
      </w:r>
      <w:proofErr w:type="spellStart"/>
      <w:r>
        <w:t>phylomice</w:t>
      </w:r>
      <w:proofErr w:type="spellEnd"/>
      <w:r>
        <w:t xml:space="preserve"> (</w:t>
      </w:r>
      <w:proofErr w:type="spellStart"/>
      <w:r>
        <w:t>Blomberg</w:t>
      </w:r>
      <w:proofErr w:type="spellEnd"/>
      <w:r>
        <w:t xml:space="preserve"> and </w:t>
      </w:r>
      <w:proofErr w:type="spellStart"/>
      <w:r w:rsidRPr="006C5E4D">
        <w:t>Drhlik</w:t>
      </w:r>
      <w:proofErr w:type="spellEnd"/>
      <w:r>
        <w:t xml:space="preserve">). It is an extension for the package mice </w:t>
      </w:r>
      <w:r>
        <w:fldChar w:fldCharType="begin" w:fldLock="1"/>
      </w:r>
      <w:r w:rsidR="009D6717">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6)"},"properties":{"noteIndex":0},"schema":"https://github.com/citation-style-language/schema/raw/master/csl-citation.json"}</w:instrText>
      </w:r>
      <w:r>
        <w:fldChar w:fldCharType="separate"/>
      </w:r>
      <w:r w:rsidR="009D6717" w:rsidRPr="009D6717">
        <w:rPr>
          <w:noProof/>
        </w:rPr>
        <w:t>(7)</w:t>
      </w:r>
      <w:r>
        <w:fldChar w:fldCharType="end"/>
      </w:r>
      <w:r>
        <w:t xml:space="preserve">, which allows for multiple imputations with the addition of taking the phylogenetic non-independence of the data into account. We use the method of predictive means matching </w:t>
      </w:r>
      <w:r>
        <w:fldChar w:fldCharType="begin" w:fldLock="1"/>
      </w:r>
      <w:r w:rsidR="009D6717">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7, 8)"},"properties":{"noteIndex":0},"schema":"https://github.com/citation-style-language/schema/raw/master/csl-citation.json"}</w:instrText>
      </w:r>
      <w:r>
        <w:fldChar w:fldCharType="separate"/>
      </w:r>
      <w:r w:rsidR="009D6717" w:rsidRPr="009D6717">
        <w:rPr>
          <w:noProof/>
        </w:rPr>
        <w:t>(8, 9)</w:t>
      </w:r>
      <w:r>
        <w:fldChar w:fldCharType="end"/>
      </w:r>
      <w: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t>diurnality</w:t>
      </w:r>
      <w:proofErr w:type="spellEnd"/>
      <w:r>
        <w:t xml:space="preserve"> - and such with more than half of the values missing,  </w:t>
      </w:r>
      <w:proofErr w:type="spellStart"/>
      <w:r>
        <w:t>i.e</w:t>
      </w:r>
      <w:proofErr w:type="spellEnd"/>
      <w:r>
        <w:t xml:space="preserve"> play – 68% or 120 missing, torpor – 53% or 94 missing. On average, we had 25% missing values, which we used as reference for the number of multiple imputations. Following an established rule of thumb </w:t>
      </w:r>
      <w:r>
        <w:fldChar w:fldCharType="begin" w:fldLock="1"/>
      </w:r>
      <w:r w:rsidR="009D6717">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9)"},"properties":{"noteIndex":0},"schema":"https://github.com/citation-style-language/schema/raw/master/csl-citation.json"}</w:instrText>
      </w:r>
      <w:r>
        <w:fldChar w:fldCharType="separate"/>
      </w:r>
      <w:r w:rsidR="009D6717" w:rsidRPr="009D6717">
        <w:rPr>
          <w:noProof/>
        </w:rPr>
        <w:t>(10)</w:t>
      </w:r>
      <w:r>
        <w:fldChar w:fldCharType="end"/>
      </w:r>
      <w:r>
        <w:t>, the number of datasets we imputed was equal to the percentage of missing data – twenty-five.</w:t>
      </w:r>
    </w:p>
    <w:p w:rsidR="00152BEF" w:rsidRDefault="00152BEF" w:rsidP="00A45976">
      <w:pPr>
        <w:spacing w:line="360" w:lineRule="auto"/>
      </w:pPr>
      <w:r>
        <w:t xml:space="preserve">We ran the imputations for 500 iterations each, on natural log transformed and standardised continuous variables, and raw values of categorical variables (see strip </w:t>
      </w:r>
      <w:r>
        <w:lastRenderedPageBreak/>
        <w:t>plot). As predictors, only values with less than 35% missing values were used, which rendered 13 predictors in total). Convergence of the chained equations was assessed visually on the diagnostic plots of mice, using both strip plots and density plots. Additionally, we produced a separate imputed dataset on which we perform model selection prior to proceeding to hypothesis testing.</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FA598F">
      <w:pPr>
        <w:pStyle w:val="Heading3"/>
      </w:pPr>
      <w:r w:rsidRPr="00FC78A9">
        <w:t>Ancestral state estimation</w:t>
      </w:r>
    </w:p>
    <w:p w:rsidR="00152BEF" w:rsidRPr="0042061F" w:rsidRDefault="00152BEF" w:rsidP="00A45976">
      <w:pPr>
        <w:spacing w:line="360" w:lineRule="auto"/>
      </w:pPr>
      <w:r>
        <w:t xml:space="preserve">For estimation of ancestral states we used the package </w:t>
      </w:r>
      <w:proofErr w:type="spellStart"/>
      <w:r>
        <w:t>phytools</w:t>
      </w:r>
      <w:proofErr w:type="spellEnd"/>
      <w:r>
        <w:t xml:space="preserve"> and the function fast anc. </w:t>
      </w:r>
    </w:p>
    <w:p w:rsidR="00152BEF" w:rsidRPr="00FC78A9" w:rsidRDefault="00152BEF" w:rsidP="00FA598F">
      <w:pPr>
        <w:pStyle w:val="Heading3"/>
      </w:pPr>
      <w:r w:rsidRPr="00FC78A9">
        <w:t>SURFACE</w:t>
      </w:r>
    </w:p>
    <w:p w:rsidR="00152BEF" w:rsidRDefault="00152BEF" w:rsidP="00A45976">
      <w:pPr>
        <w:spacing w:line="360" w:lineRule="auto"/>
      </w:pPr>
      <w:r>
        <w:t xml:space="preserve">We used the package SURFACE for detecting convergence over similar adaptive regimes </w:t>
      </w:r>
      <w:r>
        <w:fldChar w:fldCharType="begin" w:fldLock="1"/>
      </w:r>
      <w:r w:rsidR="009D6717">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10)"},"properties":{"noteIndex":0},"schema":"https://github.com/citation-style-language/schema/raw/master/csl-citation.json"}</w:instrText>
      </w:r>
      <w:r>
        <w:fldChar w:fldCharType="separate"/>
      </w:r>
      <w:r w:rsidR="009D6717" w:rsidRPr="009D6717">
        <w:rPr>
          <w:noProof/>
        </w:rPr>
        <w:t>(11)</w:t>
      </w:r>
      <w:r>
        <w:fldChar w:fldCharType="end"/>
      </w:r>
      <w:r>
        <w:t>. &lt;</w:t>
      </w:r>
      <w:proofErr w:type="gramStart"/>
      <w:r>
        <w:t>what</w:t>
      </w:r>
      <w:proofErr w:type="gramEnd"/>
      <w:r>
        <w:t xml:space="preserve"> it does&gt;</w:t>
      </w:r>
    </w:p>
    <w:p w:rsidR="00152BEF" w:rsidRDefault="00152BEF" w:rsidP="00A45976">
      <w:pPr>
        <w:spacing w:line="360" w:lineRule="auto"/>
      </w:pPr>
      <w:r>
        <w:t xml:space="preserve">The analysis was conducted on </w:t>
      </w:r>
      <w:r w:rsidR="0034657E">
        <w:t xml:space="preserve">natural logged </w:t>
      </w:r>
      <w:r>
        <w:t>body size and the</w:t>
      </w:r>
      <w:r w:rsidR="0034657E">
        <w:t xml:space="preserve"> natural logged</w:t>
      </w:r>
      <w:r>
        <w:t xml:space="preserve"> residuals from the phylogenetic regression of brain and body size (residual brain size) due to high collinearity of brain size to body size.</w:t>
      </w:r>
    </w:p>
    <w:p w:rsidR="00152BEF" w:rsidRPr="00FC78A9" w:rsidRDefault="00152BEF" w:rsidP="00A45976">
      <w:pPr>
        <w:pStyle w:val="Heading2"/>
        <w:spacing w:line="360" w:lineRule="auto"/>
      </w:pPr>
      <w:r>
        <w:t>Model selection</w:t>
      </w:r>
    </w:p>
    <w:p w:rsidR="00152BEF" w:rsidRDefault="00152BEF" w:rsidP="00A45976">
      <w:pPr>
        <w:spacing w:line="360" w:lineRule="auto"/>
      </w:pPr>
      <w:r>
        <w:t xml:space="preserve">We performed model selection using the dredge function in the </w:t>
      </w:r>
      <w:proofErr w:type="spellStart"/>
      <w:r>
        <w:t>MuMIn</w:t>
      </w:r>
      <w:proofErr w:type="spellEnd"/>
      <w: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proofErr w:type="spellStart"/>
      <w:r w:rsidRPr="00592954">
        <w:t>Gelman</w:t>
      </w:r>
      <w:proofErr w:type="spellEnd"/>
      <w:r w:rsidRPr="00592954">
        <w:t xml:space="preserve">-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p>
    <w:p w:rsidR="00152BEF" w:rsidRPr="00FC78A9" w:rsidRDefault="00152BEF" w:rsidP="00FA598F">
      <w:pPr>
        <w:pStyle w:val="Heading3"/>
      </w:pPr>
      <w:proofErr w:type="spellStart"/>
      <w:r>
        <w:lastRenderedPageBreak/>
        <w:t>MCMCglmm</w:t>
      </w:r>
      <w:proofErr w:type="spellEnd"/>
    </w:p>
    <w:p w:rsidR="00152BEF" w:rsidRDefault="00152BEF" w:rsidP="00A45976">
      <w:pPr>
        <w:spacing w:line="360" w:lineRule="auto"/>
      </w:pPr>
      <w:r>
        <w:t xml:space="preserve">Due to its convenient wrapper functions we used the package </w:t>
      </w:r>
      <w:proofErr w:type="spellStart"/>
      <w:r>
        <w:t>mulTree</w:t>
      </w:r>
      <w:proofErr w:type="spellEnd"/>
      <w:r>
        <w:t xml:space="preserve"> </w:t>
      </w:r>
      <w:r>
        <w:fldChar w:fldCharType="begin" w:fldLock="1"/>
      </w:r>
      <w:r w:rsidR="009D6717">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11)"},"properties":{"noteIndex":0},"schema":"https://github.com/citation-style-language/schema/raw/master/csl-citation.json"}</w:instrText>
      </w:r>
      <w:r>
        <w:fldChar w:fldCharType="separate"/>
      </w:r>
      <w:r w:rsidR="009D6717" w:rsidRPr="009D6717">
        <w:rPr>
          <w:noProof/>
        </w:rPr>
        <w:t>(12)</w:t>
      </w:r>
      <w:r>
        <w:fldChar w:fldCharType="end"/>
      </w:r>
      <w:r>
        <w:t xml:space="preserve"> to conduct </w:t>
      </w:r>
      <w:proofErr w:type="spellStart"/>
      <w:r>
        <w:t>MCMCglmm</w:t>
      </w:r>
      <w:proofErr w:type="spellEnd"/>
      <w:r>
        <w:t xml:space="preserve"> </w:t>
      </w:r>
      <w:r>
        <w:fldChar w:fldCharType="begin" w:fldLock="1"/>
      </w:r>
      <w:r w:rsidR="009D6717">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12)"},"properties":{"noteIndex":0},"schema":"https://github.com/citation-style-language/schema/raw/master/csl-citation.json"}</w:instrText>
      </w:r>
      <w:r>
        <w:fldChar w:fldCharType="separate"/>
      </w:r>
      <w:r w:rsidR="009D6717" w:rsidRPr="009D6717">
        <w:rPr>
          <w:noProof/>
        </w:rPr>
        <w:t>(13)</w:t>
      </w:r>
      <w:r>
        <w:fldChar w:fldCharType="end"/>
      </w:r>
      <w:r>
        <w:t xml:space="preserve"> on each of the 25 imputed datasets. We ran the MCMC for 1 000 042 iterations, with burn in of the first 150 000 iterations, and sampling rate of 250. Each model was run on 2 chains which produced an effective sample size of at least 3000 and all converged successfully (</w:t>
      </w:r>
      <w:proofErr w:type="spellStart"/>
      <w:r w:rsidRPr="00592954">
        <w:t>Gelman</w:t>
      </w:r>
      <w:proofErr w:type="spellEnd"/>
      <w:r w:rsidRPr="00592954">
        <w:t xml:space="preserve">-Rubin criterion </w:t>
      </w:r>
      <w:r w:rsidRPr="009D34B3">
        <w:t>&lt; 1.1</w:t>
      </w:r>
      <w:r>
        <w:t>).</w:t>
      </w:r>
    </w:p>
    <w:p w:rsidR="00152BEF" w:rsidRPr="00FC78A9" w:rsidRDefault="00152BEF" w:rsidP="00A45976">
      <w:pPr>
        <w:pStyle w:val="Heading2"/>
        <w:spacing w:line="360" w:lineRule="auto"/>
      </w:pPr>
      <w:proofErr w:type="spellStart"/>
      <w:r w:rsidRPr="00FC78A9">
        <w:t>PhyloPath</w:t>
      </w:r>
      <w:proofErr w:type="spellEnd"/>
      <w:r w:rsidRPr="00FC78A9">
        <w:t xml:space="preserve"> (shall we include that?)</w:t>
      </w:r>
    </w:p>
    <w:p w:rsidR="00152BEF" w:rsidRPr="00FC78A9" w:rsidRDefault="00152BEF" w:rsidP="00A45976">
      <w:pPr>
        <w:spacing w:line="360" w:lineRule="auto"/>
      </w:pPr>
      <w:r w:rsidRPr="00FC78A9">
        <w:t>Discuss how model evaluation should be done cautiously and how hypothesis testing should be scrutinized and done with EXTREME caution (also while interpreting results)</w:t>
      </w: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p w:rsidR="00390AA5" w:rsidRPr="00FC78A9" w:rsidRDefault="00390AA5" w:rsidP="00A45976">
      <w:pPr>
        <w:spacing w:line="360" w:lineRule="auto"/>
      </w:pPr>
    </w:p>
    <w:tbl>
      <w:tblPr>
        <w:tblStyle w:val="TableGrid"/>
        <w:tblW w:w="0" w:type="auto"/>
        <w:tblLook w:val="04A0" w:firstRow="1" w:lastRow="0" w:firstColumn="1" w:lastColumn="0" w:noHBand="0" w:noVBand="1"/>
      </w:tblPr>
      <w:tblGrid>
        <w:gridCol w:w="1762"/>
        <w:gridCol w:w="3134"/>
        <w:gridCol w:w="2444"/>
        <w:gridCol w:w="1676"/>
      </w:tblGrid>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ason</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rain</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51"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fldChar w:fldCharType="begin" w:fldLock="1"/>
            </w:r>
            <w:r w:rsidR="009D6717">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13)"},"properties":{"noteIndex":0},"schema":"https://github.com/citation-style-language/schema/raw/master/csl-citation.json"}</w:instrText>
            </w:r>
            <w:r w:rsidRPr="00FC78A9">
              <w:fldChar w:fldCharType="separate"/>
            </w:r>
            <w:r w:rsidR="009D6717" w:rsidRPr="009D6717">
              <w:rPr>
                <w:noProof/>
              </w:rPr>
              <w:t>(1)</w:t>
            </w:r>
            <w:r w:rsidRPr="00FC78A9">
              <w:fldChar w:fldCharType="end"/>
            </w:r>
            <w:r w:rsidRPr="00FC78A9">
              <w:t xml:space="preserve"> + </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51"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fldChar w:fldCharType="begin" w:fldLock="1"/>
            </w:r>
            <w:r w:rsidR="009D6717">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mendeley":{"formattedCitation":"(14–16)","plainTextFormattedCitation":"(14–16)","previouslyFormattedCitation":"(14–16)"},"properties":{"noteIndex":0},"schema":"https://github.com/citation-style-language/schema/raw/master/csl-citation.json"}</w:instrText>
            </w:r>
            <w:r w:rsidRPr="00FC78A9">
              <w:fldChar w:fldCharType="separate"/>
            </w:r>
            <w:r w:rsidR="00152BEF" w:rsidRPr="00152BEF">
              <w:rPr>
                <w:noProof/>
              </w:rPr>
              <w:t>(14–16)</w:t>
            </w:r>
            <w:r w:rsidRPr="00FC78A9">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Origin</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w:t>
            </w:r>
            <w:proofErr w:type="gramStart"/>
            <w:r w:rsidR="00791A5D" w:rsidRPr="00FC78A9">
              <w:rPr>
                <w:rFonts w:cs="Times New Roman"/>
                <w:szCs w:val="24"/>
              </w:rPr>
              <w:t>food</w:t>
            </w:r>
            <w:proofErr w:type="gramEnd"/>
            <w:r w:rsidR="00791A5D" w:rsidRPr="00FC78A9">
              <w:rPr>
                <w:rFonts w:cs="Times New Roman"/>
                <w:szCs w:val="24"/>
              </w:rPr>
              <w:t xml:space="preserve"> abundance.</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3","issue":"2006","issued":{"date-parts":[["2006"]]},"page":"2","title":"The animal diversity web","type":"webpage","volume":"12"},"uris":["http://www.mendeley.com/documents/?uuid=67418c31-7905-4ff8-86af-ab854cac6105"]}],"mendeley":{"formattedCitation":"(15–17)","plainTextFormattedCitation":"(15–17)","previouslyFormattedCitation":"(15–17)"},"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9D6717">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8)","plainTextFormattedCitation":"(18)","previouslyFormattedCitation":"(18)"},"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8)</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mendeley":{"formattedCitation":"(15)","manualFormatting":"(Gynther and Baker, 2013; The IUCN)","plainTextFormattedCitation":"(15)","previouslyFormattedCitation":"(15)"},"properties":{"noteIndex":0},"schema":"https://github.com/citation-style-language/schema/raw/master/csl-citation.json"}</w:instrText>
            </w:r>
            <w:r w:rsidRPr="00FC78A9">
              <w:rPr>
                <w:rFonts w:cs="Times New Roman"/>
                <w:szCs w:val="24"/>
              </w:rPr>
              <w:fldChar w:fldCharType="separate"/>
            </w:r>
            <w:r w:rsidRPr="00FC78A9">
              <w:rPr>
                <w:rFonts w:cs="Times New Roman"/>
                <w:noProof/>
                <w:szCs w:val="24"/>
              </w:rPr>
              <w:t>(Gynther and Baker, 2013; The IUCN)</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Geographic Area</w:t>
            </w:r>
          </w:p>
        </w:tc>
        <w:tc>
          <w:tcPr>
            <w:tcW w:w="3138"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 xml:space="preserve">Inland, West, </w:t>
            </w:r>
            <w:proofErr w:type="spellStart"/>
            <w:r w:rsidRPr="004534A2">
              <w:rPr>
                <w:rFonts w:cs="Times New Roman"/>
                <w:color w:val="92D050"/>
                <w:szCs w:val="24"/>
              </w:rPr>
              <w:t>Allover</w:t>
            </w:r>
            <w:proofErr w:type="spellEnd"/>
            <w:r w:rsidRPr="004534A2">
              <w:rPr>
                <w:rFonts w:cs="Times New Roman"/>
                <w:color w:val="92D050"/>
                <w:szCs w:val="24"/>
              </w:rPr>
              <w:t xml:space="preserve"> (multiple), North, South, East, Tasmania, Coasts, Americas, NG</w:t>
            </w:r>
          </w:p>
        </w:tc>
        <w:tc>
          <w:tcPr>
            <w:tcW w:w="2451"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Used as proxy for seasonality and food abundance</w:t>
            </w:r>
          </w:p>
        </w:tc>
        <w:tc>
          <w:tcPr>
            <w:tcW w:w="1796"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fldChar w:fldCharType="begin" w:fldLock="1"/>
            </w:r>
            <w:r w:rsidR="009D6717">
              <w:rPr>
                <w:rFonts w:cs="Times New Roman"/>
                <w:color w:val="92D050"/>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mendeley":{"formattedCitation":"(15, 16)","plainTextFormattedCitation":"(15, 16)","previouslyFormattedCitation":"(15, 16)"},"properties":{"noteIndex":0},"schema":"https://github.com/citation-style-language/schema/raw/master/csl-citation.json"}</w:instrText>
            </w:r>
            <w:r w:rsidRPr="004534A2">
              <w:rPr>
                <w:rFonts w:cs="Times New Roman"/>
                <w:color w:val="92D050"/>
                <w:szCs w:val="24"/>
              </w:rPr>
              <w:fldChar w:fldCharType="separate"/>
            </w:r>
            <w:r w:rsidR="00152BEF" w:rsidRPr="00152BEF">
              <w:rPr>
                <w:rFonts w:cs="Times New Roman"/>
                <w:noProof/>
                <w:color w:val="92D050"/>
                <w:szCs w:val="24"/>
              </w:rPr>
              <w:t>(15, 16)</w:t>
            </w:r>
            <w:r w:rsidRPr="004534A2">
              <w:rPr>
                <w:rFonts w:cs="Times New Roman"/>
                <w:color w:val="92D050"/>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proofErr w:type="spellStart"/>
            <w:r w:rsidRPr="00FC78A9">
              <w:rPr>
                <w:rFonts w:cs="Times New Roman"/>
                <w:szCs w:val="24"/>
              </w:rPr>
              <w:lastRenderedPageBreak/>
              <w:t>Diurnality</w:t>
            </w:r>
            <w:proofErr w:type="spellEnd"/>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Arboreality</w:t>
            </w:r>
            <w:proofErr w:type="spellEnd"/>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Arboreal or </w:t>
            </w:r>
            <w:proofErr w:type="spellStart"/>
            <w:r w:rsidRPr="00FC78A9">
              <w:rPr>
                <w:rFonts w:cs="Times New Roman"/>
                <w:szCs w:val="24"/>
              </w:rPr>
              <w:t>scansorial</w:t>
            </w:r>
            <w:proofErr w:type="spellEnd"/>
            <w:r w:rsidRPr="00FC78A9">
              <w:rPr>
                <w:rFonts w:cs="Times New Roman"/>
                <w:szCs w:val="24"/>
              </w:rPr>
              <w:t>, 2 - Terrestrial</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Arboreal environment is considered more cognitively demanding</w:t>
            </w:r>
            <w:r w:rsidR="004534A2">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Shelter safety</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tected (burrow/nest in a tree hollow), 2 - Intermediate (tree canopy/hollow log/under rock/nest on the ground or in a soil crack), 3 - Open (under shrubs/in grass/tree shad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9D6717">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9D6717">
              <w:rPr>
                <w:rFonts w:ascii="Cambria Math" w:hAnsi="Cambria Math" w:cs="Cambria Math"/>
                <w:szCs w:val="24"/>
              </w:rPr>
              <w:instrText>‐</w:instrText>
            </w:r>
            <w:r w:rsidR="009D6717">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19)","plainTextFormattedCitation":"(19)","previouslyFormattedCitation":"(19)"},"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9)</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Measure of social complexity, which imposes greater </w:t>
            </w:r>
            <w:r w:rsidRPr="00FC78A9">
              <w:rPr>
                <w:rFonts w:cs="Times New Roman"/>
                <w:szCs w:val="24"/>
              </w:rPr>
              <w:lastRenderedPageBreak/>
              <w:t>interaction and recognition demands</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4","issue":"2006","issued":{"date-parts":[["2006"]]},"page":"2","title":"The animal diversity web","type":"webpage","volume":"12"},"uris":["http://www.mendeley.com/documents/?uuid=67418c31-7905-4ff8-86af-ab854cac6105"]}],"mendeley":{"formattedCitation":"(1, 15–17)","plainTextFormattedCitation":"(1, 15–17)","previouslyFormattedCitation":"(13, 15–17)"},"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9D6717">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0)","plainTextFormattedCitation":"(20)","previouslyFormattedCitation":"(20)"},"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0)</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4","issue":"2006","issued":{"date-parts":[["2006"]]},"page":"2","title":"The animal diversity web","type":"webpage","volume":"12"},"uris":["http://www.mendeley.com/documents/?uuid=67418c31-7905-4ff8-86af-ab854cac6105"]}],"mendeley":{"formattedCitation":"(1, 15–17)","plainTextFormattedCitation":"(1, 15–17)","previouslyFormattedCitation":"(13, 15–17)"},"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mplex mating systems require more cognitive complexity and usually result in higher parental investment</w:t>
            </w:r>
            <w:r w:rsidR="00FB6DFA">
              <w:rPr>
                <w:rFonts w:cs="Times New Roman"/>
                <w:szCs w:val="24"/>
              </w:rPr>
              <w:t xml:space="preserve"> </w:t>
            </w:r>
            <w:r w:rsidR="00FB6DFA">
              <w:rPr>
                <w:rFonts w:cs="Times New Roman"/>
                <w:szCs w:val="24"/>
              </w:rPr>
              <w:fldChar w:fldCharType="begin" w:fldLock="1"/>
            </w:r>
            <w:r w:rsidR="009D6717">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1)","plainTextFormattedCitation":"(21)","previouslyFormattedCitation":"(21)"},"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1)</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B6DFA" w:rsidRDefault="00791A5D" w:rsidP="00A45976">
            <w:pPr>
              <w:spacing w:line="360" w:lineRule="auto"/>
              <w:rPr>
                <w:rFonts w:cs="Times New Roman"/>
                <w:color w:val="92D050"/>
                <w:szCs w:val="24"/>
              </w:rPr>
            </w:pPr>
            <w:r w:rsidRPr="00FB6DFA">
              <w:rPr>
                <w:rFonts w:cs="Times New Roman"/>
                <w:color w:val="92D050"/>
                <w:szCs w:val="24"/>
              </w:rPr>
              <w:t>Dimorphism</w:t>
            </w:r>
          </w:p>
          <w:p w:rsidR="00791A5D" w:rsidRPr="00FB6DFA" w:rsidRDefault="00791A5D" w:rsidP="00A45976">
            <w:pPr>
              <w:spacing w:line="360" w:lineRule="auto"/>
              <w:rPr>
                <w:rFonts w:cs="Times New Roman"/>
                <w:color w:val="92D050"/>
                <w:szCs w:val="24"/>
              </w:rPr>
            </w:pPr>
          </w:p>
          <w:p w:rsidR="00791A5D" w:rsidRPr="00FB6DFA" w:rsidRDefault="00791A5D" w:rsidP="00A45976">
            <w:pPr>
              <w:spacing w:line="360" w:lineRule="auto"/>
              <w:rPr>
                <w:rFonts w:cs="Times New Roman"/>
                <w:color w:val="92D050"/>
                <w:szCs w:val="24"/>
              </w:rPr>
            </w:pPr>
          </w:p>
        </w:tc>
        <w:tc>
          <w:tcPr>
            <w:tcW w:w="3138"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Ratio of male/female body weight</w:t>
            </w:r>
          </w:p>
        </w:tc>
        <w:tc>
          <w:tcPr>
            <w:tcW w:w="2451"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Body size dimorphism in another proxy for mating system complexity as indicator for monogamy/polygyny</w:t>
            </w:r>
          </w:p>
        </w:tc>
        <w:tc>
          <w:tcPr>
            <w:tcW w:w="1796"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Derived from brain and body data</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Litter size </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13)"},"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9D6717">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2)","plainTextFormattedCitation":"(22)","previouslyFormattedCitation":"(22)"},"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2)</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Increased population density is a proxy of </w:t>
            </w:r>
            <w:r w:rsidRPr="00FC78A9">
              <w:rPr>
                <w:rFonts w:cs="Times New Roman"/>
                <w:szCs w:val="24"/>
              </w:rPr>
              <w:lastRenderedPageBreak/>
              <w:t>increased interaction and social tolerance</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3)","plainTextFormattedCitation":"(23)","previouslyFormattedCitation":"(23)"},"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3)</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Torporing</w:t>
            </w:r>
            <w:proofErr w:type="spellEnd"/>
            <w:r w:rsidRPr="00FC78A9">
              <w:rPr>
                <w:rFonts w:cs="Times New Roman"/>
                <w:szCs w:val="24"/>
              </w:rPr>
              <w:t xml:space="preserve"> has been shown to be costly to the maintenance of large brains </w:t>
            </w:r>
            <w:r w:rsidRPr="00FC78A9">
              <w:rPr>
                <w:rFonts w:cs="Times New Roman"/>
                <w:szCs w:val="24"/>
              </w:rPr>
              <w:fldChar w:fldCharType="begin" w:fldLock="1"/>
            </w:r>
            <w:r w:rsidR="009D6717">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4)","plainTextFormattedCitation":"(24)","previouslyFormattedCitation":"(24)"},"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4)</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9D6717">
              <w:rPr>
                <w:rFonts w:ascii="Cambria Math" w:hAnsi="Cambria Math" w:cs="Cambria Math"/>
                <w:szCs w:val="24"/>
              </w:rPr>
              <w:instrText>∼</w:instrText>
            </w:r>
            <w:r w:rsidR="009D6717">
              <w:rPr>
                <w:rFonts w:cs="Times New Roman"/>
                <w:szCs w:val="24"/>
              </w:rPr>
              <w:instrText>35</w:instrText>
            </w:r>
            <w:r w:rsidR="009D6717">
              <w:rPr>
                <w:rFonts w:cs="Lato"/>
                <w:szCs w:val="24"/>
              </w:rPr>
              <w:instrText>°</w:instrText>
            </w:r>
            <w:r w:rsidR="009D6717">
              <w:rPr>
                <w:rFonts w:cs="Times New Roman"/>
                <w:szCs w:val="24"/>
              </w:rPr>
              <w:instrText>) than daily heterotherms (</w:instrText>
            </w:r>
            <w:r w:rsidR="009D6717">
              <w:rPr>
                <w:rFonts w:ascii="Cambria Math" w:hAnsi="Cambria Math" w:cs="Cambria Math"/>
                <w:szCs w:val="24"/>
              </w:rPr>
              <w:instrText>∼</w:instrText>
            </w:r>
            <w:r w:rsidR="009D6717">
              <w:rPr>
                <w:rFonts w:cs="Times New Roman"/>
                <w:szCs w:val="24"/>
              </w:rPr>
              <w:instrText>25</w:instrText>
            </w:r>
            <w:r w:rsidR="009D6717">
              <w:rPr>
                <w:rFonts w:cs="Lato"/>
                <w:szCs w:val="24"/>
              </w:rPr>
              <w:instrText>°</w:instrText>
            </w:r>
            <w:r w:rsidR="009D6717">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9D6717">
              <w:rPr>
                <w:rFonts w:ascii="Cambria Math" w:hAnsi="Cambria Math" w:cs="Cambria Math"/>
                <w:szCs w:val="24"/>
              </w:rPr>
              <w:instrText>∼</w:instrText>
            </w:r>
            <w:r w:rsidR="009D6717">
              <w:rPr>
                <w:rFonts w:cs="Times New Roman"/>
                <w:szCs w:val="24"/>
              </w:rPr>
              <w:instrText>13</w:instrText>
            </w:r>
            <w:r w:rsidR="009D6717">
              <w:rPr>
                <w:rFonts w:cs="Lato"/>
                <w:szCs w:val="24"/>
              </w:rPr>
              <w:instrText>°</w:instrText>
            </w:r>
            <w:r w:rsidR="009D6717">
              <w:rPr>
                <w:rFonts w:cs="Times New Roman"/>
                <w:szCs w:val="24"/>
              </w:rPr>
              <w:instrText xml:space="preserve">C, and the mean minimum torpor metabolic rate was </w:instrText>
            </w:r>
            <w:r w:rsidR="009D6717">
              <w:rPr>
                <w:rFonts w:ascii="Cambria Math" w:hAnsi="Cambria Math" w:cs="Cambria Math"/>
                <w:szCs w:val="24"/>
              </w:rPr>
              <w:instrText>∼</w:instrText>
            </w:r>
            <w:r w:rsidR="009D6717">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5–27)","plainTextFormattedCitation":"(25–27)","previouslyFormattedCitation":"(25–27)"},"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5–2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9D6717">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8)","plainTextFormattedCitation":"(28)","previouslyFormattedCitation":"(28)"},"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8)</w:t>
            </w:r>
            <w:r w:rsidRPr="00FC78A9">
              <w:rPr>
                <w:rFonts w:cs="Times New Roman"/>
                <w:szCs w:val="24"/>
              </w:rPr>
              <w:fldChar w:fldCharType="end"/>
            </w:r>
            <w:r w:rsidRPr="00FC78A9">
              <w:rPr>
                <w:rFonts w:cs="Times New Roman"/>
                <w:szCs w:val="24"/>
              </w:rPr>
              <w:t xml:space="preserve"> </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8, 29)","plainTextFormattedCitation":"(28, 29)","previouslyFormattedCitation":"(28, 29)"},"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8, 29)</w:t>
            </w:r>
            <w:r w:rsidRPr="00FC78A9">
              <w:rPr>
                <w:rFonts w:cs="Times New Roman"/>
                <w:szCs w:val="24"/>
              </w:rPr>
              <w:fldChar w:fldCharType="end"/>
            </w:r>
          </w:p>
        </w:tc>
      </w:tr>
    </w:tbl>
    <w:p w:rsidR="00952763" w:rsidRPr="00FC78A9" w:rsidRDefault="00952763" w:rsidP="00A45976">
      <w:pPr>
        <w:spacing w:line="360" w:lineRule="auto"/>
      </w:pPr>
    </w:p>
    <w:p w:rsidR="00952763" w:rsidRPr="00FC78A9" w:rsidRDefault="00952763" w:rsidP="00A45976">
      <w:pPr>
        <w:spacing w:line="360" w:lineRule="auto"/>
      </w:pPr>
      <w:r w:rsidRPr="00FC78A9">
        <w:t>Dataset</w:t>
      </w:r>
    </w:p>
    <w:p w:rsidR="00952763" w:rsidRPr="00FC78A9" w:rsidRDefault="00952763" w:rsidP="00A45976">
      <w:pPr>
        <w:spacing w:line="360" w:lineRule="auto"/>
      </w:pPr>
      <w:r w:rsidRPr="00FC78A9">
        <w:t>Imputed dataset</w:t>
      </w:r>
      <w:r w:rsidR="00D32CA6">
        <w:t>s</w:t>
      </w:r>
    </w:p>
    <w:p w:rsidR="00952763" w:rsidRPr="00FC78A9" w:rsidRDefault="00952763" w:rsidP="00A45976">
      <w:pPr>
        <w:spacing w:line="360" w:lineRule="auto"/>
      </w:pPr>
      <w:r w:rsidRPr="00FC78A9">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 xml:space="preserve">Thomas </w:t>
      </w:r>
      <w:proofErr w:type="spellStart"/>
      <w:r>
        <w:rPr>
          <w:lang w:val="en-US"/>
        </w:rPr>
        <w:t>Guillerme</w:t>
      </w:r>
      <w:proofErr w:type="spellEnd"/>
      <w:r>
        <w:rPr>
          <w:lang w:val="en-US"/>
        </w:rPr>
        <w:t xml:space="preserve"> for tips with programming</w:t>
      </w:r>
    </w:p>
    <w:p w:rsidR="00791A5D" w:rsidRPr="00FC78A9" w:rsidRDefault="00791A5D" w:rsidP="00A45976">
      <w:pPr>
        <w:pStyle w:val="Heading1"/>
        <w:spacing w:line="360" w:lineRule="auto"/>
      </w:pPr>
      <w:r w:rsidRPr="00FC78A9">
        <w:t>References</w:t>
      </w:r>
    </w:p>
    <w:p w:rsidR="009D6717" w:rsidRPr="009D6717" w:rsidRDefault="00791A5D" w:rsidP="00A45976">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9D6717" w:rsidRPr="009D6717">
        <w:rPr>
          <w:rFonts w:cs="Times New Roman"/>
          <w:noProof/>
          <w:szCs w:val="24"/>
        </w:rPr>
        <w:t xml:space="preserve">1. </w:t>
      </w:r>
      <w:r w:rsidR="009D6717" w:rsidRPr="009D6717">
        <w:rPr>
          <w:rFonts w:cs="Times New Roman"/>
          <w:noProof/>
          <w:szCs w:val="24"/>
        </w:rPr>
        <w:tab/>
        <w:t xml:space="preserve">Weisbecker V, Blomberg S, Goldizen AW, Brown M, Fisher D (2015) The evolution of relative brain size in marsupials is energetically constrained but not driven by behavioral complexity. </w:t>
      </w:r>
      <w:r w:rsidR="009D6717" w:rsidRPr="009D6717">
        <w:rPr>
          <w:rFonts w:cs="Times New Roman"/>
          <w:i/>
          <w:iCs/>
          <w:noProof/>
          <w:szCs w:val="24"/>
        </w:rPr>
        <w:t>Brain Behav Evol</w:t>
      </w:r>
      <w:r w:rsidR="009D6717" w:rsidRPr="009D6717">
        <w:rPr>
          <w:rFonts w:cs="Times New Roman"/>
          <w:noProof/>
          <w:szCs w:val="24"/>
        </w:rPr>
        <w:t xml:space="preserve"> 85(2):125–35.</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 </w:t>
      </w:r>
      <w:r w:rsidRPr="009D6717">
        <w:rPr>
          <w:rFonts w:cs="Times New Roman"/>
          <w:noProof/>
          <w:szCs w:val="24"/>
        </w:rPr>
        <w:tab/>
        <w:t xml:space="preserve">Revell LJ (2012) phytools: an R package for phylogenetic comparative biology (and other things). </w:t>
      </w:r>
      <w:r w:rsidRPr="009D6717">
        <w:rPr>
          <w:rFonts w:cs="Times New Roman"/>
          <w:i/>
          <w:iCs/>
          <w:noProof/>
          <w:szCs w:val="24"/>
        </w:rPr>
        <w:t>Methods Ecol Evol</w:t>
      </w:r>
      <w:r w:rsidRPr="009D6717">
        <w:rPr>
          <w:rFonts w:cs="Times New Roman"/>
          <w:noProof/>
          <w:szCs w:val="24"/>
        </w:rPr>
        <w:t xml:space="preserve"> 3(2):217–22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3. </w:t>
      </w:r>
      <w:r w:rsidRPr="009D6717">
        <w:rPr>
          <w:rFonts w:cs="Times New Roman"/>
          <w:noProof/>
          <w:szCs w:val="24"/>
        </w:rPr>
        <w:tab/>
        <w:t xml:space="preserve">Nakagawa S, Freckleton RP (2008) Missing inaction: the dangers of ignoring </w:t>
      </w:r>
      <w:r w:rsidRPr="009D6717">
        <w:rPr>
          <w:rFonts w:cs="Times New Roman"/>
          <w:noProof/>
          <w:szCs w:val="24"/>
        </w:rPr>
        <w:lastRenderedPageBreak/>
        <w:t xml:space="preserve">missing data. </w:t>
      </w:r>
      <w:r w:rsidRPr="009D6717">
        <w:rPr>
          <w:rFonts w:cs="Times New Roman"/>
          <w:i/>
          <w:iCs/>
          <w:noProof/>
          <w:szCs w:val="24"/>
        </w:rPr>
        <w:t>Trends Ecol Evol</w:t>
      </w:r>
      <w:r w:rsidRPr="009D6717">
        <w:rPr>
          <w:rFonts w:cs="Times New Roman"/>
          <w:noProof/>
          <w:szCs w:val="24"/>
        </w:rPr>
        <w:t xml:space="preserve"> 23(11):592–5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4. </w:t>
      </w:r>
      <w:r w:rsidRPr="009D6717">
        <w:rPr>
          <w:rFonts w:cs="Times New Roman"/>
          <w:noProof/>
          <w:szCs w:val="24"/>
        </w:rPr>
        <w:tab/>
        <w:t xml:space="preserve">Rubin DB (1987) </w:t>
      </w:r>
      <w:r w:rsidRPr="009D6717">
        <w:rPr>
          <w:rFonts w:cs="Times New Roman"/>
          <w:i/>
          <w:iCs/>
          <w:noProof/>
          <w:szCs w:val="24"/>
        </w:rPr>
        <w:t>Multiple imputation for nonresponse in surveys Donald B. Rubin.</w:t>
      </w:r>
      <w:r w:rsidRPr="009D6717">
        <w:rPr>
          <w:rFonts w:cs="Times New Roman"/>
          <w:noProof/>
          <w:szCs w:val="24"/>
        </w:rPr>
        <w:t xml:space="preserve"> doi:10.1002/97804703166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5. </w:t>
      </w:r>
      <w:r w:rsidRPr="009D6717">
        <w:rPr>
          <w:rFonts w:cs="Times New Roman"/>
          <w:noProof/>
          <w:szCs w:val="24"/>
        </w:rPr>
        <w:tab/>
        <w:t xml:space="preserve">Resche-Rigon M, White IR (2018) Multiple imputation by chained equations for systematically and sporadically missing multilevel data. </w:t>
      </w:r>
      <w:r w:rsidRPr="009D6717">
        <w:rPr>
          <w:rFonts w:cs="Times New Roman"/>
          <w:i/>
          <w:iCs/>
          <w:noProof/>
          <w:szCs w:val="24"/>
        </w:rPr>
        <w:t>Stat Methods Med Res</w:t>
      </w:r>
      <w:r w:rsidRPr="009D6717">
        <w:rPr>
          <w:rFonts w:cs="Times New Roman"/>
          <w:noProof/>
          <w:szCs w:val="24"/>
        </w:rPr>
        <w:t xml:space="preserve"> 27(6):1634–164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6. </w:t>
      </w:r>
      <w:r w:rsidRPr="009D6717">
        <w:rPr>
          <w:rFonts w:cs="Times New Roman"/>
          <w:noProof/>
          <w:szCs w:val="24"/>
        </w:rPr>
        <w:tab/>
        <w:t xml:space="preserve">Fisher DO, Blomberg SP, Owens IPF (2003) Extrinsic versus intrinsic factors in the decline and extinction of Australian marsupials. </w:t>
      </w:r>
      <w:r w:rsidRPr="009D6717">
        <w:rPr>
          <w:rFonts w:cs="Times New Roman"/>
          <w:i/>
          <w:iCs/>
          <w:noProof/>
          <w:szCs w:val="24"/>
        </w:rPr>
        <w:t>Proc R Soc London Ser B Biol Sci</w:t>
      </w:r>
      <w:r w:rsidRPr="009D6717">
        <w:rPr>
          <w:rFonts w:cs="Times New Roman"/>
          <w:noProof/>
          <w:szCs w:val="24"/>
        </w:rPr>
        <w:t xml:space="preserve"> 270(1526):1801–180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7. </w:t>
      </w:r>
      <w:r w:rsidRPr="009D6717">
        <w:rPr>
          <w:rFonts w:cs="Times New Roman"/>
          <w:noProof/>
          <w:szCs w:val="24"/>
        </w:rPr>
        <w:tab/>
        <w:t xml:space="preserve">Buuren S van, Groothuis-Oudshoorn K (2011) mice: Multivariate Imputation by Chained Equations in R. </w:t>
      </w:r>
      <w:r w:rsidRPr="009D6717">
        <w:rPr>
          <w:rFonts w:cs="Times New Roman"/>
          <w:i/>
          <w:iCs/>
          <w:noProof/>
          <w:szCs w:val="24"/>
        </w:rPr>
        <w:t>J Stat Softw</w:t>
      </w:r>
      <w:r w:rsidRPr="009D6717">
        <w:rPr>
          <w:rFonts w:cs="Times New Roman"/>
          <w:noProof/>
          <w:szCs w:val="24"/>
        </w:rPr>
        <w:t xml:space="preserve"> 45(3):1–67.</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8. </w:t>
      </w:r>
      <w:r w:rsidRPr="009D6717">
        <w:rPr>
          <w:rFonts w:cs="Times New Roman"/>
          <w:noProof/>
          <w:szCs w:val="24"/>
        </w:rPr>
        <w:tab/>
        <w:t xml:space="preserve">Little RJA (1988) Missing-Data Adjustments in Large Surveys. </w:t>
      </w:r>
      <w:r w:rsidRPr="009D6717">
        <w:rPr>
          <w:rFonts w:cs="Times New Roman"/>
          <w:i/>
          <w:iCs/>
          <w:noProof/>
          <w:szCs w:val="24"/>
        </w:rPr>
        <w:t>J Bus Econ Stat</w:t>
      </w:r>
      <w:r w:rsidRPr="009D6717">
        <w:rPr>
          <w:rFonts w:cs="Times New Roman"/>
          <w:noProof/>
          <w:szCs w:val="24"/>
        </w:rPr>
        <w:t xml:space="preserve"> 6(3):287–2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9. </w:t>
      </w:r>
      <w:r w:rsidRPr="009D6717">
        <w:rPr>
          <w:rFonts w:cs="Times New Roman"/>
          <w:noProof/>
          <w:szCs w:val="24"/>
        </w:rPr>
        <w:tab/>
        <w:t xml:space="preserve">Buuren S van (2018) </w:t>
      </w:r>
      <w:r w:rsidRPr="009D6717">
        <w:rPr>
          <w:rFonts w:cs="Times New Roman"/>
          <w:i/>
          <w:iCs/>
          <w:noProof/>
          <w:szCs w:val="24"/>
        </w:rPr>
        <w:t>Flexible imputation of missing data</w:t>
      </w:r>
      <w:r w:rsidRPr="009D6717">
        <w:rPr>
          <w:rFonts w:cs="Times New Roman"/>
          <w:noProof/>
          <w:szCs w:val="24"/>
        </w:rPr>
        <w:t xml:space="preserve"> (CRC Press).</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0. </w:t>
      </w:r>
      <w:r w:rsidRPr="009D6717">
        <w:rPr>
          <w:rFonts w:cs="Times New Roman"/>
          <w:noProof/>
          <w:szCs w:val="24"/>
        </w:rPr>
        <w:tab/>
        <w:t xml:space="preserve">White IR, Royston P, Wood AM (2011) Multiple imputation using chained equations: Issues and guidance for practice. </w:t>
      </w:r>
      <w:r w:rsidRPr="009D6717">
        <w:rPr>
          <w:rFonts w:cs="Times New Roman"/>
          <w:i/>
          <w:iCs/>
          <w:noProof/>
          <w:szCs w:val="24"/>
        </w:rPr>
        <w:t>Stat Med</w:t>
      </w:r>
      <w:r w:rsidRPr="009D6717">
        <w:rPr>
          <w:rFonts w:cs="Times New Roman"/>
          <w:noProof/>
          <w:szCs w:val="24"/>
        </w:rPr>
        <w:t xml:space="preserve"> 30(4):377–39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1. </w:t>
      </w:r>
      <w:r w:rsidRPr="009D6717">
        <w:rPr>
          <w:rFonts w:cs="Times New Roman"/>
          <w:noProof/>
          <w:szCs w:val="24"/>
        </w:rPr>
        <w:tab/>
        <w:t xml:space="preserve">Ingram T, Mahler DL (2013) SURFACE: detecting convergent evolution from comparative data by fitting Ornstein-Uhlenbeck models with stepwise Akaike Information Criterion. </w:t>
      </w:r>
      <w:r w:rsidRPr="009D6717">
        <w:rPr>
          <w:rFonts w:cs="Times New Roman"/>
          <w:i/>
          <w:iCs/>
          <w:noProof/>
          <w:szCs w:val="24"/>
        </w:rPr>
        <w:t>Methods Ecol Evol</w:t>
      </w:r>
      <w:r w:rsidRPr="009D6717">
        <w:rPr>
          <w:rFonts w:cs="Times New Roman"/>
          <w:noProof/>
          <w:szCs w:val="24"/>
        </w:rPr>
        <w:t xml:space="preserve"> 4(5):416–425.</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2. </w:t>
      </w:r>
      <w:r w:rsidRPr="009D6717">
        <w:rPr>
          <w:rFonts w:cs="Times New Roman"/>
          <w:noProof/>
          <w:szCs w:val="24"/>
        </w:rPr>
        <w:tab/>
        <w:t>Guillerme T, Healy K (2014) mulTree: a package for running MCMCglmm analysis on multiple trees. doi:10.5281/ZENODO.1290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3. </w:t>
      </w:r>
      <w:r w:rsidRPr="009D6717">
        <w:rPr>
          <w:rFonts w:cs="Times New Roman"/>
          <w:noProof/>
          <w:szCs w:val="24"/>
        </w:rPr>
        <w:tab/>
        <w:t xml:space="preserve">Hadfield JD (2010) MCMC Methods for Multi-Response Generalized Linear Mixed Models: The MCMCglmm R Package. </w:t>
      </w:r>
      <w:r w:rsidRPr="009D6717">
        <w:rPr>
          <w:rFonts w:cs="Times New Roman"/>
          <w:i/>
          <w:iCs/>
          <w:noProof/>
          <w:szCs w:val="24"/>
        </w:rPr>
        <w:t>J Stat Softw</w:t>
      </w:r>
      <w:r w:rsidRPr="009D6717">
        <w:rPr>
          <w:rFonts w:cs="Times New Roman"/>
          <w:noProof/>
          <w:szCs w:val="24"/>
        </w:rPr>
        <w:t xml:space="preserve"> 33(2):1–2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4. </w:t>
      </w:r>
      <w:r w:rsidRPr="009D6717">
        <w:rPr>
          <w:rFonts w:cs="Times New Roman"/>
          <w:noProof/>
          <w:szCs w:val="24"/>
        </w:rPr>
        <w:tab/>
        <w:t xml:space="preserve">Weisbecker V, Ashwell K, Fisher D (2013) An improved body mass dataset for the study of marsupial brain size evolution. </w:t>
      </w:r>
      <w:r w:rsidRPr="009D6717">
        <w:rPr>
          <w:rFonts w:cs="Times New Roman"/>
          <w:i/>
          <w:iCs/>
          <w:noProof/>
          <w:szCs w:val="24"/>
        </w:rPr>
        <w:t>Brain Behav Evol</w:t>
      </w:r>
      <w:r w:rsidRPr="009D6717">
        <w:rPr>
          <w:rFonts w:cs="Times New Roman"/>
          <w:noProof/>
          <w:szCs w:val="24"/>
        </w:rPr>
        <w:t xml:space="preserve"> 82(2):81–8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5. </w:t>
      </w:r>
      <w:r w:rsidRPr="009D6717">
        <w:rPr>
          <w:rFonts w:cs="Times New Roman"/>
          <w:noProof/>
          <w:szCs w:val="24"/>
        </w:rPr>
        <w:tab/>
        <w:t xml:space="preserve">Gynther I, Baker A (2013) </w:t>
      </w:r>
      <w:r w:rsidRPr="009D6717">
        <w:rPr>
          <w:rFonts w:cs="Times New Roman"/>
          <w:i/>
          <w:iCs/>
          <w:noProof/>
          <w:szCs w:val="24"/>
        </w:rPr>
        <w:t>Field companion to the mammals of Australia</w:t>
      </w:r>
      <w:r w:rsidRPr="009D6717">
        <w:rPr>
          <w:rFonts w:cs="Times New Roman"/>
          <w:noProof/>
          <w:szCs w:val="24"/>
        </w:rPr>
        <w:t xml:space="preserve"> Available at: http://eprints.qut.edu.au/69784 [Accessed September 22, 201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lastRenderedPageBreak/>
        <w:t xml:space="preserve">16. </w:t>
      </w:r>
      <w:r w:rsidRPr="009D6717">
        <w:rPr>
          <w:rFonts w:cs="Times New Roman"/>
          <w:noProof/>
          <w:szCs w:val="24"/>
        </w:rPr>
        <w:tab/>
        <w:t xml:space="preserve">Flannery T (1995) </w:t>
      </w:r>
      <w:r w:rsidRPr="009D6717">
        <w:rPr>
          <w:rFonts w:cs="Times New Roman"/>
          <w:i/>
          <w:iCs/>
          <w:noProof/>
          <w:szCs w:val="24"/>
        </w:rPr>
        <w:t>Mammals of New Guinea</w:t>
      </w:r>
      <w:r w:rsidRPr="009D6717">
        <w:rPr>
          <w:rFonts w:cs="Times New Roman"/>
          <w:noProof/>
          <w:szCs w:val="24"/>
        </w:rPr>
        <w:t xml:space="preserve"> (Cornell University Press, Ithaca, United States).</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7. </w:t>
      </w:r>
      <w:r w:rsidRPr="009D6717">
        <w:rPr>
          <w:rFonts w:cs="Times New Roman"/>
          <w:noProof/>
          <w:szCs w:val="24"/>
        </w:rPr>
        <w:tab/>
        <w:t xml:space="preserve">Myers P, et al. (2006) The animal diversity web. </w:t>
      </w:r>
      <w:r w:rsidRPr="009D6717">
        <w:rPr>
          <w:rFonts w:cs="Times New Roman"/>
          <w:i/>
          <w:iCs/>
          <w:noProof/>
          <w:szCs w:val="24"/>
        </w:rPr>
        <w:t>Accessed Oct</w:t>
      </w:r>
      <w:r w:rsidRPr="009D6717">
        <w:rPr>
          <w:rFonts w:cs="Times New Roman"/>
          <w:noProof/>
          <w:szCs w:val="24"/>
        </w:rPr>
        <w:t xml:space="preserve"> 12(2006):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8. </w:t>
      </w:r>
      <w:r w:rsidRPr="009D6717">
        <w:rPr>
          <w:rFonts w:cs="Times New Roman"/>
          <w:noProof/>
          <w:szCs w:val="24"/>
        </w:rPr>
        <w:tab/>
        <w:t xml:space="preserve">Abelson ES (2016) Brain size is correlated with endangerment status in mammals. </w:t>
      </w:r>
      <w:r w:rsidRPr="009D6717">
        <w:rPr>
          <w:rFonts w:cs="Times New Roman"/>
          <w:i/>
          <w:iCs/>
          <w:noProof/>
          <w:szCs w:val="24"/>
        </w:rPr>
        <w:t>Proceedings Biol Sci</w:t>
      </w:r>
      <w:r w:rsidRPr="009D6717">
        <w:rPr>
          <w:rFonts w:cs="Times New Roman"/>
          <w:noProof/>
          <w:szCs w:val="24"/>
        </w:rPr>
        <w:t xml:space="preserve"> 283(1825):2015277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9. </w:t>
      </w:r>
      <w:r w:rsidRPr="009D6717">
        <w:rPr>
          <w:rFonts w:cs="Times New Roman"/>
          <w:noProof/>
          <w:szCs w:val="24"/>
        </w:rPr>
        <w:tab/>
        <w:t>Reddon AR, Chouinard</w:t>
      </w:r>
      <w:r w:rsidRPr="009D6717">
        <w:rPr>
          <w:rFonts w:ascii="Cambria Math" w:hAnsi="Cambria Math" w:cs="Cambria Math"/>
          <w:noProof/>
          <w:szCs w:val="24"/>
        </w:rPr>
        <w:t>‐</w:t>
      </w:r>
      <w:r w:rsidRPr="009D6717">
        <w:rPr>
          <w:rFonts w:cs="Times New Roman"/>
          <w:noProof/>
          <w:szCs w:val="24"/>
        </w:rPr>
        <w:t xml:space="preserve">Thuly L, Leris I, Reader SM (2018) Wild and laboratory exposure to cues of predation risk increases relative brain mass in male guppies. </w:t>
      </w:r>
      <w:r w:rsidRPr="009D6717">
        <w:rPr>
          <w:rFonts w:cs="Times New Roman"/>
          <w:i/>
          <w:iCs/>
          <w:noProof/>
          <w:szCs w:val="24"/>
        </w:rPr>
        <w:t>Funct Ecol</w:t>
      </w:r>
      <w:r w:rsidRPr="009D6717">
        <w:rPr>
          <w:rFonts w:cs="Times New Roman"/>
          <w:noProof/>
          <w:szCs w:val="24"/>
        </w:rPr>
        <w:t xml:space="preserve"> 32(7):1847–185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0. </w:t>
      </w:r>
      <w:r w:rsidRPr="009D6717">
        <w:rPr>
          <w:rFonts w:cs="Times New Roman"/>
          <w:noProof/>
          <w:szCs w:val="24"/>
        </w:rPr>
        <w:tab/>
        <w:t xml:space="preserve">Isler K, van Schaik CP (2012) Allomaternal care, life history and brain size evolution in mammals. </w:t>
      </w:r>
      <w:r w:rsidRPr="009D6717">
        <w:rPr>
          <w:rFonts w:cs="Times New Roman"/>
          <w:i/>
          <w:iCs/>
          <w:noProof/>
          <w:szCs w:val="24"/>
        </w:rPr>
        <w:t>J Hum Evol</w:t>
      </w:r>
      <w:r w:rsidRPr="009D6717">
        <w:rPr>
          <w:rFonts w:cs="Times New Roman"/>
          <w:noProof/>
          <w:szCs w:val="24"/>
        </w:rPr>
        <w:t xml:space="preserve"> 63(1):52–6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1. </w:t>
      </w:r>
      <w:r w:rsidRPr="009D6717">
        <w:rPr>
          <w:rFonts w:cs="Times New Roman"/>
          <w:noProof/>
          <w:szCs w:val="24"/>
        </w:rPr>
        <w:tab/>
        <w:t xml:space="preserve">Schillaci MA (2006) Sexual selection and the evolution of brain size in primates. </w:t>
      </w:r>
      <w:r w:rsidRPr="009D6717">
        <w:rPr>
          <w:rFonts w:cs="Times New Roman"/>
          <w:i/>
          <w:iCs/>
          <w:noProof/>
          <w:szCs w:val="24"/>
        </w:rPr>
        <w:t>PLoS One</w:t>
      </w:r>
      <w:r w:rsidRPr="009D6717">
        <w:rPr>
          <w:rFonts w:cs="Times New Roman"/>
          <w:noProof/>
          <w:szCs w:val="24"/>
        </w:rPr>
        <w:t xml:space="preserve"> 1(1):e6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2. </w:t>
      </w:r>
      <w:r w:rsidRPr="009D6717">
        <w:rPr>
          <w:rFonts w:cs="Times New Roman"/>
          <w:noProof/>
          <w:szCs w:val="24"/>
        </w:rPr>
        <w:tab/>
        <w:t xml:space="preserve">Seyfarth RM, Cheney DL (2002) What are big brains for? </w:t>
      </w:r>
      <w:r w:rsidRPr="009D6717">
        <w:rPr>
          <w:rFonts w:cs="Times New Roman"/>
          <w:i/>
          <w:iCs/>
          <w:noProof/>
          <w:szCs w:val="24"/>
        </w:rPr>
        <w:t>Proc Natl Acad Sci U S A</w:t>
      </w:r>
      <w:r w:rsidRPr="009D6717">
        <w:rPr>
          <w:rFonts w:cs="Times New Roman"/>
          <w:noProof/>
          <w:szCs w:val="24"/>
        </w:rPr>
        <w:t xml:space="preserve"> 99(7):4141–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3. </w:t>
      </w:r>
      <w:r w:rsidRPr="009D6717">
        <w:rPr>
          <w:rFonts w:cs="Times New Roman"/>
          <w:noProof/>
          <w:szCs w:val="24"/>
        </w:rPr>
        <w:tab/>
        <w:t xml:space="preserve">Riek A, Bruggeman J (2013) Estimating field metabolic rates for Australian marsupials using phylogeny. </w:t>
      </w:r>
      <w:r w:rsidRPr="009D6717">
        <w:rPr>
          <w:rFonts w:cs="Times New Roman"/>
          <w:i/>
          <w:iCs/>
          <w:noProof/>
          <w:szCs w:val="24"/>
        </w:rPr>
        <w:t>Comp Biochem Physiol - A Mol Integr Physiol</w:t>
      </w:r>
      <w:r w:rsidRPr="009D6717">
        <w:rPr>
          <w:rFonts w:cs="Times New Roman"/>
          <w:noProof/>
          <w:szCs w:val="24"/>
        </w:rPr>
        <w:t xml:space="preserve"> 164(4):598–604.</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4. </w:t>
      </w:r>
      <w:r w:rsidRPr="009D6717">
        <w:rPr>
          <w:rFonts w:cs="Times New Roman"/>
          <w:noProof/>
          <w:szCs w:val="24"/>
        </w:rPr>
        <w:tab/>
        <w:t xml:space="preserve">Heldstab SA, Isler K, van Schaik CP (2018) Hibernation constrains brain size evolution in mammals. </w:t>
      </w:r>
      <w:r w:rsidRPr="009D6717">
        <w:rPr>
          <w:rFonts w:cs="Times New Roman"/>
          <w:i/>
          <w:iCs/>
          <w:noProof/>
          <w:szCs w:val="24"/>
        </w:rPr>
        <w:t>J Evol Biol</w:t>
      </w:r>
      <w:r w:rsidRPr="009D6717">
        <w:rPr>
          <w:rFonts w:cs="Times New Roman"/>
          <w:noProof/>
          <w:szCs w:val="24"/>
        </w:rPr>
        <w:t>. doi:10.1111/jeb.1335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5. </w:t>
      </w:r>
      <w:r w:rsidRPr="009D6717">
        <w:rPr>
          <w:rFonts w:cs="Times New Roman"/>
          <w:noProof/>
          <w:szCs w:val="24"/>
        </w:rPr>
        <w:tab/>
        <w:t xml:space="preserve">Ruf T, Geiser F (2015) Daily torpor and hibernation in birds and mammals. </w:t>
      </w:r>
      <w:r w:rsidRPr="009D6717">
        <w:rPr>
          <w:rFonts w:cs="Times New Roman"/>
          <w:i/>
          <w:iCs/>
          <w:noProof/>
          <w:szCs w:val="24"/>
        </w:rPr>
        <w:t>Biol Rev Camb Philos Soc</w:t>
      </w:r>
      <w:r w:rsidRPr="009D6717">
        <w:rPr>
          <w:rFonts w:cs="Times New Roman"/>
          <w:noProof/>
          <w:szCs w:val="24"/>
        </w:rPr>
        <w:t xml:space="preserve"> 90(3):891–92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6. </w:t>
      </w:r>
      <w:r w:rsidRPr="009D6717">
        <w:rPr>
          <w:rFonts w:cs="Times New Roman"/>
          <w:noProof/>
          <w:szCs w:val="24"/>
        </w:rPr>
        <w:tab/>
        <w:t xml:space="preserve">McNab BK (2008) An analysis of the factors that influence the level and scaling of mammalian BMR. </w:t>
      </w:r>
      <w:r w:rsidRPr="009D6717">
        <w:rPr>
          <w:rFonts w:cs="Times New Roman"/>
          <w:i/>
          <w:iCs/>
          <w:noProof/>
          <w:szCs w:val="24"/>
        </w:rPr>
        <w:t>Comp Biochem Physiol - A Mol Integr Physiol</w:t>
      </w:r>
      <w:r w:rsidRPr="009D6717">
        <w:rPr>
          <w:rFonts w:cs="Times New Roman"/>
          <w:noProof/>
          <w:szCs w:val="24"/>
        </w:rPr>
        <w:t xml:space="preserve"> 151(1):5–2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7. </w:t>
      </w:r>
      <w:r w:rsidRPr="009D6717">
        <w:rPr>
          <w:rFonts w:cs="Times New Roman"/>
          <w:noProof/>
          <w:szCs w:val="24"/>
        </w:rPr>
        <w:tab/>
        <w:t xml:space="preserve">Geiser F, Körtner G (2010) </w:t>
      </w:r>
      <w:r w:rsidRPr="009D6717">
        <w:rPr>
          <w:rFonts w:cs="Times New Roman"/>
          <w:i/>
          <w:iCs/>
          <w:noProof/>
          <w:szCs w:val="24"/>
        </w:rPr>
        <w:t>Hibernation and daily torpor in Australian mammals</w:t>
      </w:r>
      <w:r w:rsidRPr="009D6717">
        <w:rPr>
          <w:rFonts w:cs="Times New Roman"/>
          <w:noProof/>
          <w:szCs w:val="24"/>
        </w:rPr>
        <w:t xml:space="preserve"> doi:10.7882/AZ.2010.00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8. </w:t>
      </w:r>
      <w:r w:rsidRPr="009D6717">
        <w:rPr>
          <w:rFonts w:cs="Times New Roman"/>
          <w:noProof/>
          <w:szCs w:val="24"/>
        </w:rPr>
        <w:tab/>
        <w:t xml:space="preserve">Iwaniuk AN, Nelson JE, Pellis SM (2001) Do big-brained animals play more? Comparative analyses of play and relative brain size in mammals. </w:t>
      </w:r>
      <w:r w:rsidRPr="009D6717">
        <w:rPr>
          <w:rFonts w:cs="Times New Roman"/>
          <w:i/>
          <w:iCs/>
          <w:noProof/>
          <w:szCs w:val="24"/>
        </w:rPr>
        <w:t>J Comp Psychol</w:t>
      </w:r>
      <w:r w:rsidRPr="009D6717">
        <w:rPr>
          <w:rFonts w:cs="Times New Roman"/>
          <w:noProof/>
          <w:szCs w:val="24"/>
        </w:rPr>
        <w:t xml:space="preserve"> 115(1):29–41.</w:t>
      </w:r>
    </w:p>
    <w:p w:rsidR="009D6717" w:rsidRPr="009D6717" w:rsidRDefault="009D6717" w:rsidP="00A45976">
      <w:pPr>
        <w:widowControl w:val="0"/>
        <w:autoSpaceDE w:val="0"/>
        <w:autoSpaceDN w:val="0"/>
        <w:adjustRightInd w:val="0"/>
        <w:spacing w:line="360" w:lineRule="auto"/>
        <w:ind w:left="640" w:hanging="640"/>
        <w:rPr>
          <w:noProof/>
        </w:rPr>
      </w:pPr>
      <w:r w:rsidRPr="009D6717">
        <w:rPr>
          <w:rFonts w:cs="Times New Roman"/>
          <w:noProof/>
          <w:szCs w:val="24"/>
        </w:rPr>
        <w:lastRenderedPageBreak/>
        <w:t xml:space="preserve">29. </w:t>
      </w:r>
      <w:r w:rsidRPr="009D6717">
        <w:rPr>
          <w:rFonts w:cs="Times New Roman"/>
          <w:noProof/>
          <w:szCs w:val="24"/>
        </w:rPr>
        <w:tab/>
        <w:t xml:space="preserve">Ashwell KWS (2008) Encephalization of Australian and New Guinean marsupials. </w:t>
      </w:r>
      <w:r w:rsidRPr="009D6717">
        <w:rPr>
          <w:rFonts w:cs="Times New Roman"/>
          <w:i/>
          <w:iCs/>
          <w:noProof/>
          <w:szCs w:val="24"/>
        </w:rPr>
        <w:t>Brain Behav Evol</w:t>
      </w:r>
      <w:r w:rsidRPr="009D6717">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1C07C66"/>
    <w:multiLevelType w:val="hybridMultilevel"/>
    <w:tmpl w:val="7512D2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B5FD5"/>
    <w:rsid w:val="000E05A6"/>
    <w:rsid w:val="00152BEF"/>
    <w:rsid w:val="00320CFB"/>
    <w:rsid w:val="0034657E"/>
    <w:rsid w:val="00364D85"/>
    <w:rsid w:val="00367EAD"/>
    <w:rsid w:val="00390AA5"/>
    <w:rsid w:val="00412E21"/>
    <w:rsid w:val="0042061F"/>
    <w:rsid w:val="004534A2"/>
    <w:rsid w:val="00467BD6"/>
    <w:rsid w:val="004F27A3"/>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952763"/>
    <w:rsid w:val="009573C9"/>
    <w:rsid w:val="009B246D"/>
    <w:rsid w:val="009D34B3"/>
    <w:rsid w:val="009D6717"/>
    <w:rsid w:val="00A45976"/>
    <w:rsid w:val="00AF73FE"/>
    <w:rsid w:val="00B5057E"/>
    <w:rsid w:val="00C1226F"/>
    <w:rsid w:val="00CD6145"/>
    <w:rsid w:val="00D278AD"/>
    <w:rsid w:val="00D31A02"/>
    <w:rsid w:val="00D32CA6"/>
    <w:rsid w:val="00DA68A6"/>
    <w:rsid w:val="00DD10E3"/>
    <w:rsid w:val="00DF56FA"/>
    <w:rsid w:val="00E16A0E"/>
    <w:rsid w:val="00E67BA0"/>
    <w:rsid w:val="00EB4039"/>
    <w:rsid w:val="00F21D3F"/>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2D0D9"/>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9671E-5567-458B-8D06-4F71CBE40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TotalTime>
  <Pages>13</Pages>
  <Words>18630</Words>
  <Characters>106197</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uqotodor_local</cp:lastModifiedBy>
  <cp:revision>36</cp:revision>
  <dcterms:created xsi:type="dcterms:W3CDTF">2019-02-01T00:23:00Z</dcterms:created>
  <dcterms:modified xsi:type="dcterms:W3CDTF">2019-03-13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